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E69C1" w:rsidRPr="00AF6745" w:rsidRDefault="006E69C1">
      <w:pPr>
        <w:rPr>
          <w:b/>
        </w:rPr>
      </w:pPr>
      <w:r w:rsidRPr="00C34D5A">
        <w:rPr>
          <w:b/>
        </w:rPr>
        <w:t xml:space="preserve">Supplementary Table </w:t>
      </w:r>
      <w:r w:rsidR="00A6773E">
        <w:rPr>
          <w:b/>
        </w:rPr>
        <w:t>3</w:t>
      </w:r>
      <w:r w:rsidRPr="00C34D5A">
        <w:rPr>
          <w:b/>
        </w:rPr>
        <w:t xml:space="preserve">: List of mRNAs that are less stable in </w:t>
      </w:r>
      <w:proofErr w:type="spellStart"/>
      <w:r w:rsidRPr="00C34D5A">
        <w:rPr>
          <w:b/>
        </w:rPr>
        <w:t>iPS</w:t>
      </w:r>
      <w:proofErr w:type="spellEnd"/>
      <w:r w:rsidRPr="00C34D5A">
        <w:rPr>
          <w:b/>
        </w:rPr>
        <w:t xml:space="preserve"> cells and have 3’UTR C-rich elements. </w:t>
      </w:r>
      <w:r w:rsidR="00AF6745" w:rsidRPr="00C34D5A">
        <w:rPr>
          <w:b/>
        </w:rPr>
        <w:t xml:space="preserve"> </w:t>
      </w:r>
      <w:r w:rsidR="00C34D5A" w:rsidRPr="00C34D5A">
        <w:rPr>
          <w:rFonts w:cstheme="minorHAnsi"/>
        </w:rPr>
        <w:t xml:space="preserve">The mRNAs that were most destabilized in </w:t>
      </w:r>
      <w:proofErr w:type="spellStart"/>
      <w:r w:rsidR="00C34D5A" w:rsidRPr="00C34D5A">
        <w:rPr>
          <w:rFonts w:cstheme="minorHAnsi"/>
        </w:rPr>
        <w:t>iPS</w:t>
      </w:r>
      <w:proofErr w:type="spellEnd"/>
      <w:r w:rsidR="00C34D5A" w:rsidRPr="00C34D5A">
        <w:rPr>
          <w:rFonts w:cstheme="minorHAnsi"/>
        </w:rPr>
        <w:t xml:space="preserve"> cells (bottom 10%; </w:t>
      </w:r>
      <w:r w:rsidR="00C34D5A" w:rsidRPr="00C34D5A">
        <w:rPr>
          <w:rFonts w:cstheme="minorHAnsi"/>
          <w:b/>
        </w:rPr>
        <w:t xml:space="preserve">Fig. </w:t>
      </w:r>
      <w:r w:rsidR="00A6773E">
        <w:rPr>
          <w:rFonts w:cstheme="minorHAnsi"/>
          <w:b/>
        </w:rPr>
        <w:t>1</w:t>
      </w:r>
      <w:bookmarkStart w:id="0" w:name="_GoBack"/>
      <w:bookmarkEnd w:id="0"/>
      <w:r w:rsidR="00C34D5A" w:rsidRPr="00C34D5A">
        <w:rPr>
          <w:rFonts w:cstheme="minorHAnsi"/>
        </w:rPr>
        <w:t>) were examined</w:t>
      </w:r>
      <w:r w:rsidR="00AF6745" w:rsidRPr="00C34D5A">
        <w:rPr>
          <w:rFonts w:cstheme="minorHAnsi"/>
        </w:rPr>
        <w:t xml:space="preserve">. </w:t>
      </w:r>
      <w:proofErr w:type="spellStart"/>
      <w:r w:rsidR="00AF6745" w:rsidRPr="00C34D5A">
        <w:rPr>
          <w:rFonts w:cstheme="minorHAnsi"/>
        </w:rPr>
        <w:t>Hexamers</w:t>
      </w:r>
      <w:proofErr w:type="spellEnd"/>
      <w:r w:rsidR="00AF6745" w:rsidRPr="00C34D5A">
        <w:rPr>
          <w:rFonts w:cstheme="minorHAnsi"/>
        </w:rPr>
        <w:t xml:space="preserve"> corresponding to the C-rich element motif were derived from clustering of significant </w:t>
      </w:r>
      <w:proofErr w:type="spellStart"/>
      <w:r w:rsidR="00AF6745" w:rsidRPr="00C34D5A">
        <w:rPr>
          <w:rFonts w:cstheme="minorHAnsi"/>
        </w:rPr>
        <w:t>hexamers</w:t>
      </w:r>
      <w:proofErr w:type="spellEnd"/>
      <w:r w:rsidR="00AF6745" w:rsidRPr="00C34D5A">
        <w:rPr>
          <w:rFonts w:cstheme="minorHAnsi"/>
        </w:rPr>
        <w:t xml:space="preserve"> associated with destabilized mRNAs. Clustering of </w:t>
      </w:r>
      <w:proofErr w:type="spellStart"/>
      <w:r w:rsidR="00AF6745" w:rsidRPr="00C34D5A">
        <w:rPr>
          <w:rFonts w:cstheme="minorHAnsi"/>
        </w:rPr>
        <w:t>hexamers</w:t>
      </w:r>
      <w:proofErr w:type="spellEnd"/>
      <w:r w:rsidR="00AF6745" w:rsidRPr="00C34D5A">
        <w:rPr>
          <w:rFonts w:cstheme="minorHAnsi"/>
        </w:rPr>
        <w:t xml:space="preserve"> was</w:t>
      </w:r>
      <w:r w:rsidR="00AF6745" w:rsidRPr="00AF6745">
        <w:rPr>
          <w:rFonts w:cstheme="minorHAnsi"/>
        </w:rPr>
        <w:t xml:space="preserve"> </w:t>
      </w:r>
      <w:r w:rsidR="00AF6745">
        <w:rPr>
          <w:rFonts w:cstheme="minorHAnsi"/>
        </w:rPr>
        <w:t>performed as described previously</w:t>
      </w:r>
      <w:r w:rsidR="00AF6745" w:rsidRPr="00AF6745">
        <w:rPr>
          <w:rFonts w:cstheme="minorHAnsi"/>
        </w:rPr>
        <w:t xml:space="preserve"> </w:t>
      </w:r>
      <w:r w:rsidR="00AF6745" w:rsidRPr="00AF6745">
        <w:rPr>
          <w:rFonts w:cstheme="minorHAnsi"/>
        </w:rPr>
        <w:fldChar w:fldCharType="begin"/>
      </w:r>
      <w:r w:rsidR="00AF6745" w:rsidRPr="00AF6745">
        <w:rPr>
          <w:rFonts w:cstheme="minorHAnsi"/>
        </w:rPr>
        <w:instrText xml:space="preserve"> ADDIN EN.CITE &lt;EndNote&gt;&lt;Cite&gt;&lt;Author&gt;Hu&lt;/Author&gt;&lt;Year&gt;2005&lt;/Year&gt;&lt;RecNum&gt;693&lt;/RecNum&gt;&lt;DisplayText&gt;(Hu et al. 2005)&lt;/DisplayText&gt;&lt;record&gt;&lt;rec-number&gt;693&lt;/rec-number&gt;&lt;foreign-keys&gt;&lt;key app="EN" db-id="2zxe9tvrhrsv2kederp559dj2evasappzr29"&gt;693&lt;/key&gt;&lt;/foreign-keys&gt;&lt;ref-type name="Journal Article"&gt;17&lt;/ref-type&gt;&lt;contributors&gt;&lt;authors&gt;&lt;author&gt;Hu, J.&lt;/author&gt;&lt;author&gt;Lutz, C. S.&lt;/author&gt;&lt;author&gt;Wilusz, J.&lt;/author&gt;&lt;author&gt;Tian, B.&lt;/author&gt;&lt;/authors&gt;&lt;/contributors&gt;&lt;auth-address&gt;Department of Biochemistry and Molecular Biology, New Jersey Medical School, University of Medicine and Dentistry of New Jersey, Newark, NJ 07101, USA. btian@umdnj.edu.&lt;/auth-address&gt;&lt;titles&gt;&lt;title&gt;Bioinformatic identification of candidate cis-regulatory elements involved in human mRNA polyadenylation&lt;/title&gt;&lt;secondary-title&gt;RNA&lt;/secondary-title&gt;&lt;/titles&gt;&lt;periodical&gt;&lt;full-title&gt;Rna&lt;/full-title&gt;&lt;/periodical&gt;&lt;pages&gt;1485-93&lt;/pages&gt;&lt;volume&gt;11&lt;/volume&gt;&lt;number&gt;10&lt;/number&gt;&lt;dates&gt;&lt;year&gt;2005&lt;/year&gt;&lt;pub-dates&gt;&lt;date&gt;Oct&lt;/date&gt;&lt;/pub-dates&gt;&lt;/dates&gt;&lt;accession-num&gt;16131587&lt;/accession-num&gt;&lt;urls&gt;&lt;/urls&gt;&lt;/record&gt;&lt;/Cite&gt;&lt;/EndNote&gt;</w:instrText>
      </w:r>
      <w:r w:rsidR="00AF6745" w:rsidRPr="00AF6745">
        <w:rPr>
          <w:rFonts w:cstheme="minorHAnsi"/>
        </w:rPr>
        <w:fldChar w:fldCharType="separate"/>
      </w:r>
      <w:r w:rsidR="00AF6745" w:rsidRPr="00AF6745">
        <w:rPr>
          <w:rFonts w:cstheme="minorHAnsi"/>
          <w:noProof/>
        </w:rPr>
        <w:t>(</w:t>
      </w:r>
      <w:hyperlink w:anchor="_ENREF_2" w:tooltip="Hu, 2005 #693" w:history="1">
        <w:r w:rsidR="00AF6745" w:rsidRPr="00AF6745">
          <w:rPr>
            <w:rFonts w:cstheme="minorHAnsi"/>
            <w:noProof/>
          </w:rPr>
          <w:t>Hu et al. 2005</w:t>
        </w:r>
      </w:hyperlink>
      <w:r w:rsidR="00AF6745" w:rsidRPr="00AF6745">
        <w:rPr>
          <w:rFonts w:cstheme="minorHAnsi"/>
          <w:noProof/>
        </w:rPr>
        <w:t>)</w:t>
      </w:r>
      <w:r w:rsidR="00AF6745" w:rsidRPr="00AF6745">
        <w:rPr>
          <w:rFonts w:cstheme="minorHAnsi"/>
        </w:rPr>
        <w:fldChar w:fldCharType="end"/>
      </w:r>
      <w:r w:rsidR="00AF6745" w:rsidRPr="00AF6745">
        <w:rPr>
          <w:rFonts w:cstheme="minorHAnsi"/>
        </w:rPr>
        <w:t xml:space="preserve">. Transcripts with </w:t>
      </w:r>
      <w:r w:rsidR="00AF6745">
        <w:rPr>
          <w:rFonts w:cstheme="minorHAnsi"/>
        </w:rPr>
        <w:t>more</w:t>
      </w:r>
      <w:r w:rsidR="00AF6745" w:rsidRPr="00AF6745">
        <w:rPr>
          <w:rFonts w:cstheme="minorHAnsi"/>
        </w:rPr>
        <w:t xml:space="preserve"> C-rich </w:t>
      </w:r>
      <w:proofErr w:type="spellStart"/>
      <w:r w:rsidR="00AF6745" w:rsidRPr="00AF6745">
        <w:rPr>
          <w:rFonts w:cstheme="minorHAnsi"/>
        </w:rPr>
        <w:t>hexamers</w:t>
      </w:r>
      <w:proofErr w:type="spellEnd"/>
      <w:r w:rsidR="00AF6745" w:rsidRPr="00AF6745">
        <w:rPr>
          <w:rFonts w:cstheme="minorHAnsi"/>
        </w:rPr>
        <w:t xml:space="preserve"> than the median </w:t>
      </w:r>
      <w:r w:rsidR="00AF6745">
        <w:rPr>
          <w:rFonts w:cstheme="minorHAnsi"/>
        </w:rPr>
        <w:t xml:space="preserve">number of C-rich </w:t>
      </w:r>
      <w:proofErr w:type="spellStart"/>
      <w:r w:rsidR="00AF6745">
        <w:rPr>
          <w:rFonts w:cstheme="minorHAnsi"/>
        </w:rPr>
        <w:t>hexamers</w:t>
      </w:r>
      <w:proofErr w:type="spellEnd"/>
      <w:r w:rsidR="00AF6745">
        <w:rPr>
          <w:rFonts w:cstheme="minorHAnsi"/>
        </w:rPr>
        <w:t xml:space="preserve"> in</w:t>
      </w:r>
      <w:r w:rsidR="00AF6745" w:rsidRPr="00AF6745">
        <w:rPr>
          <w:rFonts w:cstheme="minorHAnsi"/>
        </w:rPr>
        <w:t xml:space="preserve"> all unstable transcripts </w:t>
      </w:r>
      <w:r w:rsidR="00AF6745">
        <w:rPr>
          <w:rFonts w:cstheme="minorHAnsi"/>
        </w:rPr>
        <w:t>are shown</w:t>
      </w:r>
      <w:r w:rsidR="00AF6745" w:rsidRPr="00AF6745">
        <w:rPr>
          <w:rFonts w:cstheme="minorHAnsi"/>
        </w:rPr>
        <w:t>.</w:t>
      </w:r>
      <w:r w:rsidRPr="00AF6745">
        <w:rPr>
          <w:rFonts w:cstheme="minorHAnsi"/>
          <w:b/>
          <w:sz w:val="20"/>
          <w:szCs w:val="16"/>
        </w:rPr>
        <w:t xml:space="preserve"> </w:t>
      </w:r>
      <w:r w:rsidRPr="00AF6745">
        <w:t>HL= half-life</w:t>
      </w:r>
    </w:p>
    <w:p w:rsidR="00AF6745" w:rsidRDefault="00AF6745" w:rsidP="006E69C1">
      <w:pPr>
        <w:spacing w:after="0"/>
        <w:jc w:val="center"/>
        <w:rPr>
          <w:rFonts w:ascii="Arial" w:eastAsia="Times New Roman" w:hAnsi="Arial" w:cs="Arial"/>
          <w:b/>
          <w:color w:val="000000"/>
          <w:sz w:val="14"/>
          <w:szCs w:val="14"/>
        </w:rPr>
        <w:sectPr w:rsidR="00AF6745" w:rsidSect="00AF6745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tbl>
      <w:tblPr>
        <w:tblW w:w="5030" w:type="dxa"/>
        <w:tblBorders>
          <w:top w:val="single" w:sz="6" w:space="0" w:color="1F497D" w:themeColor="text2"/>
          <w:left w:val="single" w:sz="6" w:space="0" w:color="1F497D" w:themeColor="text2"/>
          <w:bottom w:val="single" w:sz="6" w:space="0" w:color="1F497D" w:themeColor="text2"/>
          <w:right w:val="single" w:sz="6" w:space="0" w:color="1F497D" w:themeColor="text2"/>
          <w:insideH w:val="single" w:sz="6" w:space="0" w:color="1F497D" w:themeColor="text2"/>
          <w:insideV w:val="single" w:sz="6" w:space="0" w:color="1F497D" w:themeColor="text2"/>
        </w:tblBorders>
        <w:tblCellMar>
          <w:left w:w="72" w:type="dxa"/>
          <w:right w:w="72" w:type="dxa"/>
        </w:tblCellMar>
        <w:tblLook w:val="04A0" w:firstRow="1" w:lastRow="0" w:firstColumn="1" w:lastColumn="0" w:noHBand="0" w:noVBand="1"/>
      </w:tblPr>
      <w:tblGrid>
        <w:gridCol w:w="829"/>
        <w:gridCol w:w="863"/>
        <w:gridCol w:w="1238"/>
        <w:gridCol w:w="652"/>
        <w:gridCol w:w="642"/>
        <w:gridCol w:w="806"/>
      </w:tblGrid>
      <w:tr w:rsidR="00A46354" w:rsidRPr="009F2437" w:rsidTr="006E69C1">
        <w:trPr>
          <w:trHeight w:val="288"/>
          <w:tblHeader/>
        </w:trPr>
        <w:tc>
          <w:tcPr>
            <w:tcW w:w="829" w:type="dxa"/>
            <w:shd w:val="clear" w:color="auto" w:fill="95B3D7" w:themeFill="accent1" w:themeFillTint="99"/>
            <w:vAlign w:val="center"/>
            <w:hideMark/>
          </w:tcPr>
          <w:p w:rsidR="00A46354" w:rsidRPr="00A46354" w:rsidRDefault="009F2437" w:rsidP="006E69C1">
            <w:pPr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9F243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lastRenderedPageBreak/>
              <w:t>Transcript ID</w:t>
            </w:r>
          </w:p>
        </w:tc>
        <w:tc>
          <w:tcPr>
            <w:tcW w:w="863" w:type="dxa"/>
            <w:shd w:val="clear" w:color="auto" w:fill="95B3D7" w:themeFill="accent1" w:themeFillTint="99"/>
            <w:noWrap/>
            <w:vAlign w:val="center"/>
            <w:hideMark/>
          </w:tcPr>
          <w:p w:rsidR="00A46354" w:rsidRPr="00A46354" w:rsidRDefault="009F2437" w:rsidP="006E69C1">
            <w:pPr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9F243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Gene ID</w:t>
            </w:r>
          </w:p>
        </w:tc>
        <w:tc>
          <w:tcPr>
            <w:tcW w:w="1238" w:type="dxa"/>
            <w:shd w:val="clear" w:color="auto" w:fill="95B3D7" w:themeFill="accent1" w:themeFillTint="99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Gene</w:t>
            </w:r>
            <w:r w:rsidR="009F2437" w:rsidRPr="009F243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 xml:space="preserve"> S</w:t>
            </w:r>
            <w:r w:rsidRPr="00A46354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ymbol</w:t>
            </w:r>
          </w:p>
        </w:tc>
        <w:tc>
          <w:tcPr>
            <w:tcW w:w="652" w:type="dxa"/>
            <w:shd w:val="clear" w:color="auto" w:fill="95B3D7" w:themeFill="accent1" w:themeFillTint="99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proofErr w:type="spellStart"/>
            <w:r w:rsidRPr="00A46354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iPS.HL</w:t>
            </w:r>
            <w:proofErr w:type="spellEnd"/>
            <w:r w:rsidRPr="00A46354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 xml:space="preserve"> (min)</w:t>
            </w:r>
          </w:p>
        </w:tc>
        <w:tc>
          <w:tcPr>
            <w:tcW w:w="642" w:type="dxa"/>
            <w:shd w:val="clear" w:color="auto" w:fill="95B3D7" w:themeFill="accent1" w:themeFillTint="99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HFF.HL (min)</w:t>
            </w:r>
          </w:p>
        </w:tc>
        <w:tc>
          <w:tcPr>
            <w:tcW w:w="806" w:type="dxa"/>
            <w:shd w:val="clear" w:color="auto" w:fill="95B3D7" w:themeFill="accent1" w:themeFillTint="99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 xml:space="preserve"># of C-rich </w:t>
            </w:r>
            <w:proofErr w:type="spellStart"/>
            <w:r w:rsidRPr="00A46354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hexamers</w:t>
            </w:r>
            <w:proofErr w:type="spellEnd"/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26155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1293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ACC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94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21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20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32755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1341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ZBTB7A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3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18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1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897068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649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KI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45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74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3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62951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85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LL2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16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97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4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20341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745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ATAD2B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99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37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0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29856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90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RLF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05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69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6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69882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63035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CORL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16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44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9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48923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684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RRC14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2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17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9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58839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4726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AT2L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92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35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6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75947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054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HCFC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97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01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5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09995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5451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UNK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88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59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2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14021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6548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LC9A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7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65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1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13776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5731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17orf63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54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33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0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41769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2992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KDM2A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48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33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47462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841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BTB2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8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65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19796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09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FG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52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9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99173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24402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AM100A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93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00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30537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6934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CF7L2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41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38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67563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1083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IDO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49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20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6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89657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3944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SNK1G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9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02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4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71044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00132288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OC100132288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1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09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2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03298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40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LC7A5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45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38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2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99044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38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REBBP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70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21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1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41565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6483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KLC2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16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650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9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85605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640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ZNF592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59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90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06128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673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LC25A44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77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644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62533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72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TCH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3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05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76331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0766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OB2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13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3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59361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287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LXIP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78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23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37079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78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TP1A3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89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26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48574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86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PSF7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49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62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90632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834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GK269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2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46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52689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00734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PRED2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46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41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6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94985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73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ETD1A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94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50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6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87473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80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P6K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14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69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6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49383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444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YVN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27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45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6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94655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44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16orf53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4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59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6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72713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948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FNB2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41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13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6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45944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91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HOG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35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27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67331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720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VPS37B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59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03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20594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0780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YGO2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92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16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71314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448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GCR8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1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10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4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87833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84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USP7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6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71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90033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090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LE3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99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59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81525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5038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DCA4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00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08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2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13558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798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UZP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07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56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2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31996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586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REB5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3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733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2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10188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7690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NRC6C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8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02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2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16266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84058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KIAA1267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65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18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1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36242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5450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TPRIP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05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61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1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00167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04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MG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12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31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1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00222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04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MG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41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85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1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93999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04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MG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41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85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1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00834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04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MG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6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48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1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02862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5534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ML3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7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606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1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04867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565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DEL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8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35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1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33326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883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OM12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3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94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0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33331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883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OM12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49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85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0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51873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38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IK3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88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47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0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68361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6526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LC5A3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15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19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0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20000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126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OGZ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57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35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9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05267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0743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AI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04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97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9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84952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6905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15orf39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10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80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899220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28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RID1A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71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24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40297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0010126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OM121C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72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02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98898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074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LDN6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94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455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37542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55435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BM33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05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46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23044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6995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ULP4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1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21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lastRenderedPageBreak/>
              <w:t>8029193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152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IC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56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62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37215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6599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RRC6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03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47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37438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83232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MEM80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08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80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39212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73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LI3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16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45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33204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106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10orf10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64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17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6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78091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182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R2C2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04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84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6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77528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520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ETD5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26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34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6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05785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844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KSR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48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78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6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13812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764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HF12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4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5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94889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084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RCAP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22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19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5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60666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7101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ZNF384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60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618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5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23864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020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FAP2A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34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26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4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68551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85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YRK1A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65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71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4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45829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13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ZNF703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74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66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4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07673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174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BF4B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07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89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4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87584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461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NO80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61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61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3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66797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8526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ID1IP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87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64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3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55589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164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R4A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89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45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3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05185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248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PRD2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02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92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3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41707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0432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BM14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11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5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3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26629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4676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TPBP2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27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58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3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02810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543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MO4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6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16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3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41702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0432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BM14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48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32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3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42626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405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UVRAG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60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97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3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10084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488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SX2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60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50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3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80878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6314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TXN7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79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21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2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54872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1271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UBAP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26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65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2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05260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5090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ED9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0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04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2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24868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55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RIM1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8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67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2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37144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6298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EDD2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42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07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2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43725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55061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ZNF746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45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35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2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73960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15116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IM3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37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11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1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46524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23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HOXD13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72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614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1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80338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6420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14orf4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95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43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1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90487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942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IN3A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16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37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1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05909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945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FNA4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23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36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1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26512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106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RPL2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8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39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1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49465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970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ELA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1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59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1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61192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52006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NF38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7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08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1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92594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9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CNF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78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1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0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09014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1011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LK2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81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28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0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25458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7693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ZNF317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96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41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0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96675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4790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ET2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08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61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0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19584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4068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HIST2H2BF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44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51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0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25828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94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DLR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21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90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87685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1070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MEM115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68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51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03025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52485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ZNF827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79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82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56060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091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LE4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87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40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92789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1330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NFRSF12A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01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11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61725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71023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SXL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06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68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19699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695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OTUD7B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6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20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52654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7162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ELI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7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58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35156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0523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HERP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45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32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12423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16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17orf68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47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02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28956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34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YN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9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29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49146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536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F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27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20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07023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3928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SL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35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87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50186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845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NF122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47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54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897322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4847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HF13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72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22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93601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603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AM193A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88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95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06235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546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RCC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96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63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34553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4858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ZNF503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07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37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02232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1176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EF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22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061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90237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70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ZNF148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48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92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05220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670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SL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3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72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43114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343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CF7L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7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87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10820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60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OXK2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15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20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48304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0221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RIB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16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65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</w:t>
            </w:r>
          </w:p>
        </w:tc>
      </w:tr>
    </w:tbl>
    <w:p w:rsidR="00AF6745" w:rsidRDefault="00AF6745" w:rsidP="006E69C1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14"/>
          <w:szCs w:val="14"/>
        </w:rPr>
        <w:sectPr w:rsidR="00AF6745" w:rsidSect="00AF6745">
          <w:type w:val="continuous"/>
          <w:pgSz w:w="12240" w:h="15840"/>
          <w:pgMar w:top="720" w:right="720" w:bottom="720" w:left="720" w:header="720" w:footer="720" w:gutter="0"/>
          <w:cols w:num="2" w:space="720"/>
          <w:docGrid w:linePitch="360"/>
        </w:sectPr>
      </w:pPr>
    </w:p>
    <w:tbl>
      <w:tblPr>
        <w:tblW w:w="5030" w:type="dxa"/>
        <w:tblBorders>
          <w:top w:val="single" w:sz="6" w:space="0" w:color="1F497D" w:themeColor="text2"/>
          <w:left w:val="single" w:sz="6" w:space="0" w:color="1F497D" w:themeColor="text2"/>
          <w:bottom w:val="single" w:sz="6" w:space="0" w:color="1F497D" w:themeColor="text2"/>
          <w:right w:val="single" w:sz="6" w:space="0" w:color="1F497D" w:themeColor="text2"/>
          <w:insideH w:val="single" w:sz="6" w:space="0" w:color="1F497D" w:themeColor="text2"/>
          <w:insideV w:val="single" w:sz="6" w:space="0" w:color="1F497D" w:themeColor="text2"/>
        </w:tblBorders>
        <w:tblCellMar>
          <w:left w:w="72" w:type="dxa"/>
          <w:right w:w="72" w:type="dxa"/>
        </w:tblCellMar>
        <w:tblLook w:val="04A0" w:firstRow="1" w:lastRow="0" w:firstColumn="1" w:lastColumn="0" w:noHBand="0" w:noVBand="1"/>
      </w:tblPr>
      <w:tblGrid>
        <w:gridCol w:w="829"/>
        <w:gridCol w:w="863"/>
        <w:gridCol w:w="1238"/>
        <w:gridCol w:w="652"/>
        <w:gridCol w:w="642"/>
        <w:gridCol w:w="806"/>
      </w:tblGrid>
      <w:tr w:rsidR="00AF6745" w:rsidRPr="009F2437" w:rsidTr="00AF6745">
        <w:trPr>
          <w:trHeight w:val="288"/>
          <w:tblHeader/>
        </w:trPr>
        <w:tc>
          <w:tcPr>
            <w:tcW w:w="829" w:type="dxa"/>
            <w:shd w:val="clear" w:color="auto" w:fill="95B3D7" w:themeFill="accent1" w:themeFillTint="99"/>
            <w:vAlign w:val="center"/>
            <w:hideMark/>
          </w:tcPr>
          <w:p w:rsidR="00AF6745" w:rsidRPr="00A46354" w:rsidRDefault="00AF6745" w:rsidP="00AF6745">
            <w:pPr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9F243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lastRenderedPageBreak/>
              <w:t>Transcript ID</w:t>
            </w:r>
          </w:p>
        </w:tc>
        <w:tc>
          <w:tcPr>
            <w:tcW w:w="863" w:type="dxa"/>
            <w:shd w:val="clear" w:color="auto" w:fill="95B3D7" w:themeFill="accent1" w:themeFillTint="99"/>
            <w:noWrap/>
            <w:vAlign w:val="center"/>
            <w:hideMark/>
          </w:tcPr>
          <w:p w:rsidR="00AF6745" w:rsidRPr="00A46354" w:rsidRDefault="00AF6745" w:rsidP="00AF6745">
            <w:pPr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9F243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Gene ID</w:t>
            </w:r>
          </w:p>
        </w:tc>
        <w:tc>
          <w:tcPr>
            <w:tcW w:w="1238" w:type="dxa"/>
            <w:shd w:val="clear" w:color="auto" w:fill="95B3D7" w:themeFill="accent1" w:themeFillTint="99"/>
            <w:noWrap/>
            <w:vAlign w:val="center"/>
            <w:hideMark/>
          </w:tcPr>
          <w:p w:rsidR="00AF6745" w:rsidRPr="00A46354" w:rsidRDefault="00AF6745" w:rsidP="00AF674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Gene</w:t>
            </w:r>
            <w:r w:rsidRPr="009F243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 xml:space="preserve"> S</w:t>
            </w:r>
            <w:r w:rsidRPr="00A46354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ymbol</w:t>
            </w:r>
          </w:p>
        </w:tc>
        <w:tc>
          <w:tcPr>
            <w:tcW w:w="652" w:type="dxa"/>
            <w:shd w:val="clear" w:color="auto" w:fill="95B3D7" w:themeFill="accent1" w:themeFillTint="99"/>
            <w:noWrap/>
            <w:vAlign w:val="center"/>
            <w:hideMark/>
          </w:tcPr>
          <w:p w:rsidR="00AF6745" w:rsidRPr="00A46354" w:rsidRDefault="00AF6745" w:rsidP="00AF674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proofErr w:type="spellStart"/>
            <w:r w:rsidRPr="00A46354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iPS.HL</w:t>
            </w:r>
            <w:proofErr w:type="spellEnd"/>
            <w:r w:rsidRPr="00A46354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 xml:space="preserve"> (min)</w:t>
            </w:r>
          </w:p>
        </w:tc>
        <w:tc>
          <w:tcPr>
            <w:tcW w:w="642" w:type="dxa"/>
            <w:shd w:val="clear" w:color="auto" w:fill="95B3D7" w:themeFill="accent1" w:themeFillTint="99"/>
            <w:noWrap/>
            <w:vAlign w:val="center"/>
            <w:hideMark/>
          </w:tcPr>
          <w:p w:rsidR="00AF6745" w:rsidRPr="00A46354" w:rsidRDefault="00AF6745" w:rsidP="00AF674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HFF.HL (min)</w:t>
            </w:r>
          </w:p>
        </w:tc>
        <w:tc>
          <w:tcPr>
            <w:tcW w:w="806" w:type="dxa"/>
            <w:shd w:val="clear" w:color="auto" w:fill="95B3D7" w:themeFill="accent1" w:themeFillTint="99"/>
            <w:noWrap/>
            <w:vAlign w:val="center"/>
            <w:hideMark/>
          </w:tcPr>
          <w:p w:rsidR="00AF6745" w:rsidRPr="00A46354" w:rsidRDefault="00AF6745" w:rsidP="00AF674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 xml:space="preserve"># of C-rich </w:t>
            </w:r>
            <w:proofErr w:type="spellStart"/>
            <w:r w:rsidRPr="00A46354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hexamers</w:t>
            </w:r>
            <w:proofErr w:type="spellEnd"/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01387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629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LL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21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43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96403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262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16orf70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43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42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24356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13179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DAT3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67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610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49528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208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RRFIP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79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55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12099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142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HF23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80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6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12349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18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ER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83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23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70489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4101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IPK4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93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42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898278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013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PEN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04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73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024898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5527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EM1A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14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613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65663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57678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PAM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20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40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49490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91056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KFZp761E198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49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90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8118174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16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AT2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5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32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48399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19988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ATL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5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83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71177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08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OXO1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6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12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</w:t>
            </w:r>
          </w:p>
        </w:tc>
      </w:tr>
      <w:tr w:rsidR="00A46354" w:rsidRPr="00A46354" w:rsidTr="006E69C1">
        <w:trPr>
          <w:trHeight w:val="144"/>
        </w:trPr>
        <w:tc>
          <w:tcPr>
            <w:tcW w:w="829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913001</w:t>
            </w:r>
          </w:p>
        </w:tc>
        <w:tc>
          <w:tcPr>
            <w:tcW w:w="863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3352</w:t>
            </w:r>
          </w:p>
        </w:tc>
        <w:tc>
          <w:tcPr>
            <w:tcW w:w="1238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UBR4</w:t>
            </w:r>
          </w:p>
        </w:tc>
        <w:tc>
          <w:tcPr>
            <w:tcW w:w="65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57</w:t>
            </w:r>
          </w:p>
        </w:tc>
        <w:tc>
          <w:tcPr>
            <w:tcW w:w="642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48</w:t>
            </w:r>
          </w:p>
        </w:tc>
        <w:tc>
          <w:tcPr>
            <w:tcW w:w="806" w:type="dxa"/>
            <w:noWrap/>
            <w:vAlign w:val="center"/>
            <w:hideMark/>
          </w:tcPr>
          <w:p w:rsidR="00A46354" w:rsidRPr="00A46354" w:rsidRDefault="00A46354" w:rsidP="006E69C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46354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7</w:t>
            </w:r>
          </w:p>
        </w:tc>
      </w:tr>
    </w:tbl>
    <w:p w:rsidR="00AF6745" w:rsidRDefault="00AF6745" w:rsidP="006E69C1">
      <w:pPr>
        <w:rPr>
          <w:b/>
          <w:sz w:val="20"/>
          <w:szCs w:val="16"/>
        </w:rPr>
        <w:sectPr w:rsidR="00AF6745" w:rsidSect="00AF6745">
          <w:type w:val="continuous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:rsidR="00A46354" w:rsidRPr="006E69C1" w:rsidRDefault="00A46354" w:rsidP="006E69C1">
      <w:pPr>
        <w:rPr>
          <w:b/>
          <w:sz w:val="20"/>
          <w:szCs w:val="16"/>
        </w:rPr>
      </w:pPr>
    </w:p>
    <w:sectPr w:rsidR="00A46354" w:rsidRPr="006E69C1" w:rsidSect="00AF6745">
      <w:type w:val="continuous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46354"/>
    <w:rsid w:val="00202E44"/>
    <w:rsid w:val="006E69C1"/>
    <w:rsid w:val="0072617C"/>
    <w:rsid w:val="009F2437"/>
    <w:rsid w:val="00A46354"/>
    <w:rsid w:val="00A6773E"/>
    <w:rsid w:val="00AF6745"/>
    <w:rsid w:val="00C34D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4635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-Accent1">
    <w:name w:val="Light Shading Accent 1"/>
    <w:basedOn w:val="TableNormal"/>
    <w:uiPriority w:val="60"/>
    <w:rsid w:val="00A46354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4635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-Accent1">
    <w:name w:val="Light Shading Accent 1"/>
    <w:basedOn w:val="TableNormal"/>
    <w:uiPriority w:val="60"/>
    <w:rsid w:val="00A46354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941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108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2</Pages>
  <Words>995</Words>
  <Characters>5677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VMBS Computing Resources Group</Company>
  <LinksUpToDate>false</LinksUpToDate>
  <CharactersWithSpaces>66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lusz,Carol</dc:creator>
  <cp:lastModifiedBy>Wilusz,Carol</cp:lastModifiedBy>
  <cp:revision>3</cp:revision>
  <dcterms:created xsi:type="dcterms:W3CDTF">2011-10-18T17:39:00Z</dcterms:created>
  <dcterms:modified xsi:type="dcterms:W3CDTF">2012-03-23T20:30:00Z</dcterms:modified>
</cp:coreProperties>
</file>